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D6036" w14:textId="0D3B3D7A" w:rsidR="00FC7B57" w:rsidRPr="00667822" w:rsidRDefault="00667822" w:rsidP="00667822">
      <w:pPr>
        <w:jc w:val="center"/>
        <w:rPr>
          <w:b/>
          <w:bCs/>
          <w:sz w:val="24"/>
          <w:szCs w:val="24"/>
        </w:rPr>
      </w:pPr>
      <w:r w:rsidRPr="00667822">
        <w:rPr>
          <w:b/>
          <w:bCs/>
          <w:sz w:val="24"/>
          <w:szCs w:val="24"/>
        </w:rPr>
        <w:t>The Effect of Depression and PTSD on Mother-Infant Sleep</w:t>
      </w:r>
    </w:p>
    <w:p w14:paraId="34B22865" w14:textId="58270670" w:rsidR="00667822" w:rsidRPr="00667822" w:rsidRDefault="00667822" w:rsidP="00667822">
      <w:pPr>
        <w:jc w:val="center"/>
        <w:rPr>
          <w:b/>
          <w:bCs/>
          <w:sz w:val="24"/>
          <w:szCs w:val="24"/>
        </w:rPr>
      </w:pPr>
      <w:r w:rsidRPr="00667822">
        <w:rPr>
          <w:b/>
          <w:bCs/>
          <w:sz w:val="24"/>
          <w:szCs w:val="24"/>
        </w:rPr>
        <w:t>Kathleen Kendall-Tackett, PhD, IBCLC, FAPA</w:t>
      </w:r>
    </w:p>
    <w:p w14:paraId="6C2ECD01" w14:textId="0DBCAA81" w:rsidR="00667822" w:rsidRDefault="00667822" w:rsidP="00667822">
      <w:pPr>
        <w:jc w:val="center"/>
        <w:rPr>
          <w:b/>
          <w:bCs/>
          <w:sz w:val="24"/>
          <w:szCs w:val="24"/>
        </w:rPr>
      </w:pPr>
      <w:r w:rsidRPr="00667822">
        <w:rPr>
          <w:b/>
          <w:bCs/>
          <w:sz w:val="24"/>
          <w:szCs w:val="24"/>
        </w:rPr>
        <w:t>References</w:t>
      </w:r>
    </w:p>
    <w:p w14:paraId="4D611AC1" w14:textId="56894FE3" w:rsidR="00667822" w:rsidRDefault="00667822" w:rsidP="00667822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fldChar w:fldCharType="begin">
          <w:fldData xml:space="preserve">PEVuZE5vdGU+PENpdGUgRXhjbHVkZUF1dGg9IjEiIEV4Y2x1ZGVZZWFyPSIxIiBIaWRkZW49IjEi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</w:fldData>
        </w:fldChar>
      </w:r>
      <w:r w:rsidR="000F443F">
        <w:rPr>
          <w:b/>
          <w:bCs/>
          <w:sz w:val="24"/>
          <w:szCs w:val="24"/>
        </w:rPr>
        <w:instrText xml:space="preserve"> ADDIN EN.CITE </w:instrText>
      </w:r>
      <w:r w:rsidR="000F443F">
        <w:rPr>
          <w:b/>
          <w:bCs/>
          <w:sz w:val="24"/>
          <w:szCs w:val="24"/>
        </w:rPr>
        <w:fldChar w:fldCharType="begin">
          <w:fldData xml:space="preserve">PEVuZE5vdGU+PENpdGUgRXhjbHVkZUF1dGg9IjEiIEV4Y2x1ZGVZZWFyPSIxIiBIaWRkZW49IjEi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</w:fldData>
        </w:fldChar>
      </w:r>
      <w:r w:rsidR="000F443F">
        <w:rPr>
          <w:b/>
          <w:bCs/>
          <w:sz w:val="24"/>
          <w:szCs w:val="24"/>
        </w:rPr>
        <w:instrText xml:space="preserve"> ADDIN EN.CITE.DATA </w:instrText>
      </w:r>
      <w:r w:rsidR="000F443F">
        <w:rPr>
          <w:b/>
          <w:bCs/>
          <w:sz w:val="24"/>
          <w:szCs w:val="24"/>
        </w:rPr>
      </w:r>
      <w:r w:rsidR="000F443F">
        <w:rPr>
          <w:b/>
          <w:bCs/>
          <w:sz w:val="24"/>
          <w:szCs w:val="24"/>
        </w:rPr>
        <w:fldChar w:fldCharType="end"/>
      </w:r>
      <w:r>
        <w:rPr>
          <w:b/>
          <w:bCs/>
          <w:sz w:val="24"/>
          <w:szCs w:val="24"/>
        </w:rPr>
        <w:fldChar w:fldCharType="separate"/>
      </w:r>
      <w:r>
        <w:rPr>
          <w:b/>
          <w:bCs/>
          <w:sz w:val="24"/>
          <w:szCs w:val="24"/>
        </w:rPr>
        <w:fldChar w:fldCharType="end"/>
      </w:r>
      <w:bookmarkStart w:id="0" w:name="_GoBack"/>
      <w:bookmarkEnd w:id="0"/>
    </w:p>
    <w:p w14:paraId="4A8A5888" w14:textId="77777777" w:rsidR="000F443F" w:rsidRPr="000F443F" w:rsidRDefault="00667822" w:rsidP="000F443F">
      <w:pPr>
        <w:pStyle w:val="EndNoteBibliography"/>
        <w:spacing w:after="0"/>
        <w:ind w:left="720" w:hanging="720"/>
      </w:pPr>
      <w:r>
        <w:rPr>
          <w:b/>
          <w:bCs/>
          <w:sz w:val="24"/>
          <w:szCs w:val="24"/>
        </w:rPr>
        <w:fldChar w:fldCharType="begin"/>
      </w:r>
      <w:r>
        <w:rPr>
          <w:b/>
          <w:bCs/>
          <w:sz w:val="24"/>
          <w:szCs w:val="24"/>
        </w:rPr>
        <w:instrText xml:space="preserve"> ADDIN EN.REFLIST </w:instrText>
      </w:r>
      <w:r>
        <w:rPr>
          <w:b/>
          <w:bCs/>
          <w:sz w:val="24"/>
          <w:szCs w:val="24"/>
        </w:rPr>
        <w:fldChar w:fldCharType="separate"/>
      </w:r>
      <w:r w:rsidR="000F443F" w:rsidRPr="000F443F">
        <w:t xml:space="preserve">Bat-Pitault, F., Sesson, G., Deruelle, C., Flori, S., Porcher-Guinet, V., Stagnara, C., . . . Franco, P. (2017). Altered sleep architecture during the first months of life in infants born to depressed mothers. </w:t>
      </w:r>
      <w:r w:rsidR="000F443F" w:rsidRPr="000F443F">
        <w:rPr>
          <w:i/>
        </w:rPr>
        <w:t>Sleep Medicine, 30</w:t>
      </w:r>
      <w:r w:rsidR="000F443F" w:rsidRPr="000F443F">
        <w:t xml:space="preserve">, 195-203. </w:t>
      </w:r>
    </w:p>
    <w:p w14:paraId="128AEBC3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Dekel, S., Stuebe, C., &amp; Dishy, G. (2017). Childbirth induced posttraumatic stress syndrome: A systematic review of prevalence and risk factors. </w:t>
      </w:r>
      <w:r w:rsidRPr="000F443F">
        <w:rPr>
          <w:i/>
        </w:rPr>
        <w:t>Frontiers in Psychology, 8</w:t>
      </w:r>
      <w:r w:rsidRPr="000F443F">
        <w:t xml:space="preserve">. Retrieved from </w:t>
      </w:r>
    </w:p>
    <w:p w14:paraId="604544B1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Dikmen-Yildiz, P., Ayers, S., &amp; Phillips, L. (2017). Factors associated with posttraumatic stress symptoms (PTSS) 4-6 weeks and 6 months after birth: A longitudinal population-based study. </w:t>
      </w:r>
      <w:r w:rsidRPr="000F443F">
        <w:rPr>
          <w:i/>
        </w:rPr>
        <w:t>Journal of Affective Disorders, 221</w:t>
      </w:r>
      <w:r w:rsidRPr="000F443F">
        <w:t xml:space="preserve">, 238-245. </w:t>
      </w:r>
    </w:p>
    <w:p w14:paraId="5D831C14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Dorheim, S. K., Bondevik, G. T., Eberhard-Gran, M., &amp; Bjorvatn, B. (2009). Sleep and depression in postpartum women: A population-based study. </w:t>
      </w:r>
      <w:r w:rsidRPr="000F443F">
        <w:rPr>
          <w:i/>
        </w:rPr>
        <w:t>Sleep, 32</w:t>
      </w:r>
      <w:r w:rsidRPr="000F443F">
        <w:t xml:space="preserve">(7), 847-855. </w:t>
      </w:r>
    </w:p>
    <w:p w14:paraId="7C7217A3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Field, T., Diego, M., Hernandez-Reif, M., Figueiredo, B., Schanberg, S., &amp; Kuhn, C. (2007). Sleep disturbance in depressed pregnant women and their newborns. </w:t>
      </w:r>
      <w:r w:rsidRPr="000F443F">
        <w:rPr>
          <w:i/>
        </w:rPr>
        <w:t>Infant Behavior &amp; Development, 30</w:t>
      </w:r>
      <w:r w:rsidRPr="000F443F">
        <w:t xml:space="preserve">, 127-133. </w:t>
      </w:r>
    </w:p>
    <w:p w14:paraId="031A02A8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Galbally, M., Watson, S. J., Teti, D., &amp; Lewis, A. J. (2018). Perinatal maternal depression, antidepressant use, and infant sleep outcomes: Exploring cross-lagged associations in a pregnancy cohort study. </w:t>
      </w:r>
      <w:r w:rsidRPr="000F443F">
        <w:rPr>
          <w:i/>
        </w:rPr>
        <w:t>Journal of Affective Disorders, 238</w:t>
      </w:r>
      <w:r w:rsidRPr="000F443F">
        <w:t xml:space="preserve">, 218-225. </w:t>
      </w:r>
    </w:p>
    <w:p w14:paraId="571F56B8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Garthus-Niegel, S., Horsch, A., Bickle Graz, M., Martini, J., von Soest, T., Weidner, K., &amp; Eberhard-Gran, M. (2018). The prospective relationship between postpartum PTSD and child sleep: A 2-year follow-up. </w:t>
      </w:r>
      <w:r w:rsidRPr="000F443F">
        <w:rPr>
          <w:i/>
        </w:rPr>
        <w:t>Journal of Affective Disorders, 241</w:t>
      </w:r>
      <w:r w:rsidRPr="000F443F">
        <w:t xml:space="preserve">, 71-79. </w:t>
      </w:r>
    </w:p>
    <w:p w14:paraId="3071E528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Goyal, D., Gay, C. L., &amp; Lee, K. A. (2009). Fragmented maternal sleepis more strongly correlated wtih depressive symptoms than infant temperament at three months postpartum. </w:t>
      </w:r>
      <w:r w:rsidRPr="000F443F">
        <w:rPr>
          <w:i/>
        </w:rPr>
        <w:t>Archives of Women’s Mental Health, 12</w:t>
      </w:r>
      <w:r w:rsidRPr="000F443F">
        <w:t xml:space="preserve">, 229-237. </w:t>
      </w:r>
    </w:p>
    <w:p w14:paraId="0B5EDCF6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Hairston, I. S., Waxler, E., Seng, J. S., Fezzey, A. G., Rosenblum, K. L., &amp; Muzik, M. (2011). The role of infant sleep in intergenerational transmission of trauma. </w:t>
      </w:r>
      <w:r w:rsidRPr="000F443F">
        <w:rPr>
          <w:i/>
        </w:rPr>
        <w:t>Sleep, 34</w:t>
      </w:r>
      <w:r w:rsidRPr="000F443F">
        <w:t xml:space="preserve">(10), 1373-1383. </w:t>
      </w:r>
    </w:p>
    <w:p w14:paraId="728B94EC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Huang, C.-M., Carter, P. A., &amp; Guo, J.-L. (2004). A comparison of sleep and daytime sleepiness in depressed and non-depressed mothers during the early postpartum period. </w:t>
      </w:r>
      <w:r w:rsidRPr="000F443F">
        <w:rPr>
          <w:i/>
        </w:rPr>
        <w:t>Journal of Nursing Research, 12</w:t>
      </w:r>
      <w:r w:rsidRPr="000F443F">
        <w:t xml:space="preserve">(4), 287-295. </w:t>
      </w:r>
    </w:p>
    <w:p w14:paraId="1690E53F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Kendall-Tackett, K. A., Cong, Z., &amp; Hale, T. W. (2011). The effect of feeding method on sleep duration, maternal well-being, and postpartum depression. </w:t>
      </w:r>
      <w:r w:rsidRPr="000F443F">
        <w:rPr>
          <w:i/>
        </w:rPr>
        <w:t>Clinical Lactation, 2</w:t>
      </w:r>
      <w:r w:rsidRPr="000F443F">
        <w:t xml:space="preserve">(2), 22-26. </w:t>
      </w:r>
    </w:p>
    <w:p w14:paraId="5D3A25B4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>Kendall-Tackett, K. A., Cong, Z., &amp; Hale, T. W. (2013). Depression, sleep quality, and maternal well-being in postpartum women with a history of sexual assault: A comparison of breastfeeding, mixed-feeding, and formula-feeding mothers</w:t>
      </w:r>
      <w:r w:rsidRPr="000F443F">
        <w:tab/>
      </w:r>
      <w:r w:rsidRPr="000F443F">
        <w:rPr>
          <w:i/>
        </w:rPr>
        <w:t>Breastfeeding Medicine, 8</w:t>
      </w:r>
      <w:r w:rsidRPr="000F443F">
        <w:rPr>
          <w:i/>
        </w:rPr>
        <w:tab/>
      </w:r>
      <w:r w:rsidRPr="000F443F">
        <w:t xml:space="preserve">(1), 16-22. </w:t>
      </w:r>
    </w:p>
    <w:p w14:paraId="0B34CA23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Kendall-Tackett, K. A., Cong, Z., &amp; Hale, T. W. (2018). The impact of feeding method and infant sleep location on mother and infant sleep, maternal depression, and mothers' well-being. </w:t>
      </w:r>
      <w:r w:rsidRPr="000F443F">
        <w:rPr>
          <w:i/>
        </w:rPr>
        <w:t>Clinical Lactation, 9</w:t>
      </w:r>
      <w:r w:rsidRPr="000F443F">
        <w:t>(3). doi:10.1891/2158-0782.9.3</w:t>
      </w:r>
    </w:p>
    <w:p w14:paraId="30D00AFF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Lee, S.-Y., Lee, K. A., Rankin, S. H., Weiss, S. J., &amp; Alkon, A. (2007). Sleep disturbance, fatigue, and stress among Chinese-American parents with ICU hospitalized infants. </w:t>
      </w:r>
      <w:r w:rsidRPr="000F443F">
        <w:rPr>
          <w:i/>
        </w:rPr>
        <w:t>Issues in Mental Health Nursing, 28</w:t>
      </w:r>
      <w:r w:rsidRPr="000F443F">
        <w:t xml:space="preserve">, 593-605. </w:t>
      </w:r>
    </w:p>
    <w:p w14:paraId="6490213D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Netsi, E., Van Ijzendoorn, M., Bakermans-Kranenburg, M. J., Wulff, K., Jansen, P. W., Jaddoe, V. W., . . . Ramchandani, P. G. (2015). Does infant reactivity moderate the association between antenatal </w:t>
      </w:r>
      <w:r w:rsidRPr="000F443F">
        <w:lastRenderedPageBreak/>
        <w:t xml:space="preserve">maternal depression and infant sleep? </w:t>
      </w:r>
      <w:r w:rsidRPr="000F443F">
        <w:rPr>
          <w:i/>
        </w:rPr>
        <w:t>Journal of Developmental &amp; Behavioral Pediatrics, 36</w:t>
      </w:r>
      <w:r w:rsidRPr="000F443F">
        <w:t xml:space="preserve">(6), 440-449. </w:t>
      </w:r>
    </w:p>
    <w:p w14:paraId="40D70184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Newland, R. P., Parade, S. H., Dickstein, S., &amp; Seifer, R. (2016). Goodness of fit between prenatal maternal sleep and infant sleep: Associations with maternal depression and attachment security. </w:t>
      </w:r>
      <w:r w:rsidRPr="000F443F">
        <w:rPr>
          <w:i/>
        </w:rPr>
        <w:t>Infant Behavior &amp; Development, 44</w:t>
      </w:r>
      <w:r w:rsidRPr="000F443F">
        <w:t xml:space="preserve">, 179-188. </w:t>
      </w:r>
    </w:p>
    <w:p w14:paraId="3089EE27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Posmontier, B. (2008). Sleep quality in women with and without postpartum depression. </w:t>
      </w:r>
      <w:r w:rsidRPr="000F443F">
        <w:rPr>
          <w:i/>
        </w:rPr>
        <w:t>Journal of Obstetric, Gynecologic and Neonatal Nursing, 37</w:t>
      </w:r>
      <w:r w:rsidRPr="000F443F">
        <w:t xml:space="preserve">(6), 722-737. </w:t>
      </w:r>
    </w:p>
    <w:p w14:paraId="060439B5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Rich-Edwards, J. W., James-Todd, T., Mohllajee, A., Kleinman, K., Burke, A., Gillman, M. W., &amp; Wright, R. J. (2011). Lifetime maternal experiences of abuse and risk of pre-natal depression in two demographically distinct populations in Boston. </w:t>
      </w:r>
      <w:r w:rsidRPr="000F443F">
        <w:rPr>
          <w:i/>
        </w:rPr>
        <w:t>International Journal of Epidemiology, 40</w:t>
      </w:r>
      <w:r w:rsidRPr="000F443F">
        <w:t xml:space="preserve">(2), 375-384. </w:t>
      </w:r>
    </w:p>
    <w:p w14:paraId="4105B3F0" w14:textId="77777777" w:rsidR="000F443F" w:rsidRPr="000F443F" w:rsidRDefault="000F443F" w:rsidP="000F443F">
      <w:pPr>
        <w:pStyle w:val="EndNoteBibliography"/>
        <w:spacing w:after="0"/>
        <w:ind w:left="720" w:hanging="720"/>
      </w:pPr>
      <w:r w:rsidRPr="000F443F">
        <w:t xml:space="preserve">Ross, L. E., Murray, B. J., &amp; Steiner, M. (2005). Sleep and perinatal mood disorders: A critical review. </w:t>
      </w:r>
      <w:r w:rsidRPr="000F443F">
        <w:rPr>
          <w:i/>
        </w:rPr>
        <w:t>Journal of Psychiatry &amp; Neuroscience, 30</w:t>
      </w:r>
      <w:r w:rsidRPr="000F443F">
        <w:t xml:space="preserve">, 247-256. </w:t>
      </w:r>
    </w:p>
    <w:p w14:paraId="675B5EAE" w14:textId="77777777" w:rsidR="000F443F" w:rsidRPr="000F443F" w:rsidRDefault="000F443F" w:rsidP="000F443F">
      <w:pPr>
        <w:pStyle w:val="EndNoteBibliography"/>
        <w:ind w:left="720" w:hanging="720"/>
      </w:pPr>
      <w:r w:rsidRPr="000F443F">
        <w:t xml:space="preserve">Slopen, N., Loucks, E. B., Appleton, A. A., Kawachi, I., Kubzansky, L. D., Non, A. L., . . . Gilman, S. E. (2015). Early origins of inflammation: An examination of prenatal and childhood social adversity in a prospective cohort study. </w:t>
      </w:r>
      <w:r w:rsidRPr="000F443F">
        <w:rPr>
          <w:i/>
        </w:rPr>
        <w:t>Psychoneuroendocrinology, 51</w:t>
      </w:r>
      <w:r w:rsidRPr="000F443F">
        <w:t xml:space="preserve">, 403-413. </w:t>
      </w:r>
    </w:p>
    <w:p w14:paraId="19E5D55B" w14:textId="0A4DD7C5" w:rsidR="00667822" w:rsidRPr="00667822" w:rsidRDefault="00667822" w:rsidP="00667822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fldChar w:fldCharType="end"/>
      </w:r>
    </w:p>
    <w:sectPr w:rsidR="00667822" w:rsidRPr="006678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6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MTM1MTSwsDA1tjRV0lEKTi0uzszPAykwrAUAIZ1kj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484&lt;/item&gt;&lt;item&gt;560&lt;/item&gt;&lt;item&gt;565&lt;/item&gt;&lt;item&gt;566&lt;/item&gt;&lt;item&gt;574&lt;/item&gt;&lt;item&gt;752&lt;/item&gt;&lt;item&gt;1053&lt;/item&gt;&lt;item&gt;1216&lt;/item&gt;&lt;item&gt;1246&lt;/item&gt;&lt;item&gt;2591&lt;/item&gt;&lt;item&gt;2602&lt;/item&gt;&lt;item&gt;2811&lt;/item&gt;&lt;item&gt;2977&lt;/item&gt;&lt;item&gt;3007&lt;/item&gt;&lt;item&gt;3009&lt;/item&gt;&lt;item&gt;3010&lt;/item&gt;&lt;item&gt;3011&lt;/item&gt;&lt;item&gt;3013&lt;/item&gt;&lt;item&gt;3037&lt;/item&gt;&lt;item&gt;3038&lt;/item&gt;&lt;/record-ids&gt;&lt;/item&gt;&lt;/Libraries&gt;"/>
  </w:docVars>
  <w:rsids>
    <w:rsidRoot w:val="00667822"/>
    <w:rsid w:val="000F443F"/>
    <w:rsid w:val="0049732A"/>
    <w:rsid w:val="005F03E0"/>
    <w:rsid w:val="00667822"/>
    <w:rsid w:val="007B2E20"/>
    <w:rsid w:val="00A00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7167AD"/>
  <w15:chartTrackingRefBased/>
  <w15:docId w15:val="{FFA7CF10-A1A3-4756-98CF-C8C6A2EEC7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6782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782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6782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782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2</Pages>
  <Words>701</Words>
  <Characters>4000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2:42:00Z</dcterms:created>
  <dcterms:modified xsi:type="dcterms:W3CDTF">2019-08-05T03:00:00Z</dcterms:modified>
</cp:coreProperties>
</file>